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43E332A" w14:textId="77777777" w:rsidR="0008177B" w:rsidRPr="002C3851" w:rsidRDefault="0008177B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3DC5DF" w14:textId="77777777" w:rsidR="0008177B" w:rsidRPr="002C3851" w:rsidRDefault="0008177B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9DCE043" w14:textId="77777777" w:rsidR="0008177B" w:rsidRPr="002C3851" w:rsidRDefault="0008177B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9946C0A" w14:textId="77777777" w:rsidR="0008177B" w:rsidRPr="002C3851" w:rsidRDefault="0008177B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E01A595" w14:textId="77777777" w:rsidR="0008177B" w:rsidRPr="002C3851" w:rsidRDefault="0008177B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03A18D4" w14:textId="77777777" w:rsidR="0008177B" w:rsidRPr="002C3851" w:rsidRDefault="0008177B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DA6558E" w14:textId="77777777" w:rsidR="00556017" w:rsidRPr="002C3851" w:rsidRDefault="00290344" w:rsidP="002C385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tty Neuman Systems Model </w:t>
      </w:r>
    </w:p>
    <w:p w14:paraId="1CCE0A90" w14:textId="7EF95106" w:rsidR="0008177B" w:rsidRPr="002C3851" w:rsidRDefault="00290344" w:rsidP="002C385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2777E5D2" w14:textId="77777777" w:rsidR="0008177B" w:rsidRPr="002C3851" w:rsidRDefault="00290344" w:rsidP="002C385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DB862E9" w14:textId="77777777" w:rsidR="00A106AF" w:rsidRPr="002C3851" w:rsidRDefault="00A106AF" w:rsidP="002C385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5B75245" w14:textId="77777777" w:rsidR="00A106AF" w:rsidRPr="002C3851" w:rsidRDefault="00A106AF" w:rsidP="002C385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2C3851" w:rsidSect="00C74D28">
          <w:head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014915F" w14:textId="77777777" w:rsidR="00556017" w:rsidRPr="002C3851" w:rsidRDefault="00290344" w:rsidP="002C385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Betty Neuman Systems Model </w:t>
      </w:r>
    </w:p>
    <w:p w14:paraId="672334C9" w14:textId="336F52F1" w:rsidR="00C57619" w:rsidRPr="002C3851" w:rsidRDefault="00290344" w:rsidP="002C3851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0" w:name="_GoBack"/>
      <w:r w:rsidRPr="002C385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arget population</w:t>
      </w:r>
    </w:p>
    <w:p w14:paraId="4DF07F35" w14:textId="08317A05" w:rsidR="0094755B" w:rsidRPr="002C3851" w:rsidRDefault="00290344" w:rsidP="002C3851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target population in the application of the model is “patients with multiple sclerosis”. </w:t>
      </w:r>
      <w:r w:rsidR="00956F60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It is highlighted that multiple sclerosis is an autonomous disease of the central nervous system. This disease is characterized by axonal loss</w:t>
      </w:r>
      <w:r w:rsidR="000961C0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rain inflammation, and demyelination. </w:t>
      </w:r>
      <w:r w:rsidR="00EA0B48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the second major cause of neurological disability. One of the critical points is, there is no actual cure for this disease. </w:t>
      </w:r>
      <w:r w:rsidR="00D45B0E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Although there are no clinical treatments associated with this disease, still there are other medical theories and models that can be used to treat or at least overcome this disease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MCTU3j0l","properties":{"formattedCitation":"(Ahmadi and Sadeghi 2017a)","plainCitation":"(Ahmadi and Sadeghi 2017a)","noteIndex":0},"citationItems":[{"id":10,"uris":["http://zotero.org/users/local/6bWeQAmN/items/FI58RXNN"],"uri":["http://zotero.org/users/local/6bWeQAmN/items/FI58RXNN"],"itemData":{"id":10,"type":"article-journal","container-title":"Multiple Sclerosis Journal–Experimental, Translational and Clinical","issue":"3","page":"2055217317726798","source":"Google Scholar","title":"Application of the Betty Neuman systems model in the nursing care of patients/clients with multiple sclerosis","volume":"3","author":[{"family":"Ahmadi","given":"Zakieh"},{"family":"Sadeghi","given":"Tabandeh"}],"issued":{"date-parts":[["2017"]]}}}],"schema":"https://github.com/citation-style-language/schema/raw/master/csl-citation.json"} </w:instrTex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2C3851" w:rsidRPr="002C3851">
        <w:rPr>
          <w:rFonts w:ascii="Times New Roman" w:hAnsi="Times New Roman" w:cs="Times New Roman"/>
          <w:sz w:val="24"/>
          <w:szCs w:val="24"/>
        </w:rPr>
        <w:t>(Ahmadi and Sadeghi 2017)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45B0E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15FEE577" w14:textId="6B466F87" w:rsidR="00670012" w:rsidRPr="002C3851" w:rsidRDefault="00290344" w:rsidP="002C3851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Use of Betty Neuman Systems Model</w:t>
      </w:r>
    </w:p>
    <w:p w14:paraId="174CCF52" w14:textId="4905B8D6" w:rsidR="00670012" w:rsidRPr="002C3851" w:rsidRDefault="00290344" w:rsidP="002C3851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Neuman System model is one of the approaches that 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be </w:t>
      </w: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ed to deal with the underlying issue. Neuman defines both </w:t>
      </w: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internal and external influences that can cast an impact on the client</w:t>
      </w:r>
      <w:r w:rsidR="00287A1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287A15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N5GZf0Zy","properties":{"formattedCitation":"(Smith and Parker 2015)","plainCitation":"(Smith and Parker 2015)","noteIndex":0},"citationItems":[{"id":17,"uris":["http://zotero.org/users/local/6bWeQAmN/items/VDARLW7B"],"uri":["http://zotero.org/users/local/6bWeQAmN/items/VDARLW7B"],"itemData":{"id":17,"type":"book","publisher":"FA Davis","source":"Google Scholar","title":"Nursing theories and nursing practice","author":[{"family":"Smith","given":"Marlaine C."},{"family":"Parker","given":"Marilyn E."}],"issued":{"date-parts":[["2015"]]}}}],"schema":"https://github.com/citation-style-language/schema/raw/master/csl-citation.json"} </w:instrText>
      </w:r>
      <w:r w:rsidR="00287A1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287A15" w:rsidRPr="00287A15">
        <w:rPr>
          <w:rFonts w:ascii="Times New Roman" w:hAnsi="Times New Roman" w:cs="Times New Roman"/>
          <w:sz w:val="24"/>
        </w:rPr>
        <w:t>(Smith and Parker 2015)</w:t>
      </w:r>
      <w:r w:rsidR="00287A1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8C33DD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uman </w:t>
      </w:r>
      <w:r w:rsidR="00A66AF5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lieves that nursing is concerned with the internal and external environment. The same approach is used in this 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practice,</w:t>
      </w:r>
      <w:r w:rsidR="00A66AF5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ere this model is used for the </w:t>
      </w:r>
      <w:r w:rsidR="0037389B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dentification of stressors and then these stressors will be mitigated. </w:t>
      </w:r>
      <w:r w:rsidR="004B72F6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Neuman stressors are used to identify the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essors in the clients</w:t>
      </w:r>
      <w:r w:rsidR="004B72F6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how </w:t>
      </w:r>
      <w:r w:rsidR="00071223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regivers 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use this model </w:t>
      </w:r>
      <w:r w:rsidR="00071223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in th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e different areas related to client that are under study</w:t>
      </w:r>
      <w:r w:rsidR="00071223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023FA6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odel is used to make the client eligible for responding to the stressors so that 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ient can be encouraged to </w:t>
      </w:r>
      <w:r w:rsidR="00023FA6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ncounter with the stressors and get relief</w:t>
      </w:r>
      <w:r w:rsidR="00287A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87A1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287A15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aqmSuAQR","properties":{"formattedCitation":"(Smith and Parker 2015)","plainCitation":"(Smith and Parker 2015)","noteIndex":0},"citationItems":[{"id":17,"uris":["http://zotero.org/users/local/6bWeQAmN/items/VDARLW7B"],"uri":["http://zotero.org/users/local/6bWeQAmN/items/VDARLW7B"],"itemData":{"id":17,"type":"book","publisher":"FA Davis","source":"Google Scholar","title":"Nursing theories and nursing practice","author":[{"family":"Smith","given":"Marlaine C."},{"family":"Parker","given":"Marilyn E."}],"issued":{"date-parts":[["2015"]]}}}],"schema":"https://github.com/citation-style-language/schema/raw/master/csl-citation.json"} </w:instrText>
      </w:r>
      <w:r w:rsidR="00287A1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287A15" w:rsidRPr="00287A15">
        <w:rPr>
          <w:rFonts w:ascii="Times New Roman" w:hAnsi="Times New Roman" w:cs="Times New Roman"/>
          <w:sz w:val="24"/>
        </w:rPr>
        <w:t>(Smith and Parker 2015)</w:t>
      </w:r>
      <w:r w:rsidR="00287A1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4CACE40D" w14:textId="7FAC6ACE" w:rsidR="0026072D" w:rsidRPr="002C3851" w:rsidRDefault="00290344" w:rsidP="002C3851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Outcomes</w:t>
      </w:r>
    </w:p>
    <w:p w14:paraId="148A6DC7" w14:textId="53868919" w:rsidR="00A13A06" w:rsidRPr="002C3851" w:rsidRDefault="00290344" w:rsidP="002C3851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nursing outcomes would be defined in the </w:t>
      </w:r>
      <w:r w:rsidR="00AF55B4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stance of maintaining high energy levels</w:t>
      </w:r>
      <w:r w:rsid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F55B4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so nursing outcome will be defined in terms of how patients respond </w:t>
      </w:r>
      <w:r w:rsidR="004B2597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AF55B4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 the stressors and </w:t>
      </w:r>
      <w:r w:rsidR="004B2597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ow they are reacting towards the stress-causing agents. </w:t>
      </w:r>
      <w:r w:rsidR="00031170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easure of changes that are observed in </w:t>
      </w:r>
      <w:r w:rsidR="00031170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the lifestyle 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031170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the patient such as diet plan and how the patient is addressing the physical activities are all defined in terms of the nursing interventions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CzAVMNRh","properties":{"formattedCitation":"(Ahmadi and Sadeghi 2017b)","plainCitation":"(Ahmadi and Sadeghi 2017b)","noteIndex":0},"citationItems":[{"id":1,"uris":["http://zotero.org/users/local/6bWeQAmN/items/E2Y9KH2I"],"uri":["http://zotero.org/users/local/6bWeQAmN/items/E2Y9KH2I"],"itemData":{"id":1,"type":"article-journal","container-title":"Multiple Sclerosis Journal–Experimental, Translational and Clinical","issue":"3","page":"2055217317726798","source":"Google Scholar","title":"Application of the Betty Neuman systems model in the nursing care of patients/clients with multiple sclerosis","volume":"3","author":[{"family":"Ahmadi","given":"Zakieh"},{"family":"Sadeghi","given":"Tabandeh"}],"issued":{"date-parts":[["2017"]]}}}],"schema":"https://github.com/citation-style-language/schema/raw/master/csl-citation.json"} </w:instrTex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2C3851" w:rsidRPr="002C3851">
        <w:rPr>
          <w:rFonts w:ascii="Times New Roman" w:hAnsi="Times New Roman" w:cs="Times New Roman"/>
          <w:sz w:val="24"/>
          <w:szCs w:val="24"/>
        </w:rPr>
        <w:t>(Ahmadi and Sadeghi 2017)</w:t>
      </w:r>
      <w:r w:rsidR="002C3851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31170"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ability of the patient to attend visual examination is also important. </w:t>
      </w:r>
    </w:p>
    <w:bookmarkEnd w:id="0"/>
    <w:p w14:paraId="5CD05FA3" w14:textId="40F1DA77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956D070" w14:textId="32871DEC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493BA49" w14:textId="325E23F0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0958879" w14:textId="63A18570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68900B7" w14:textId="10ED3CF5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84839A0" w14:textId="05D798ED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B1281DB" w14:textId="500C8C85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C779B9E" w14:textId="6399B2F2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A72D0BF" w14:textId="41BEF944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66D834A" w14:textId="425282B4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26CFE8A" w14:textId="5A6DFB74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8546CC7" w14:textId="69DDEDC0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1F6C854" w14:textId="736FEF5E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83ED37A" w14:textId="0D43B023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8C8E6C2" w14:textId="4E499B95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8E28DC0" w14:textId="2664EACC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8906B41" w14:textId="276F599B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5CD639A" w14:textId="6372F20B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BBC8DCD" w14:textId="1B98CA57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F972F6A" w14:textId="7602DE1B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2506827" w14:textId="77777777" w:rsidR="002C3851" w:rsidRPr="002C3851" w:rsidRDefault="002C3851" w:rsidP="002C385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3A6015C" w14:textId="3BC60AA0" w:rsidR="00357A88" w:rsidRPr="002C3851" w:rsidRDefault="00290344" w:rsidP="002C385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t>References</w:t>
      </w:r>
    </w:p>
    <w:p w14:paraId="0DBBC72D" w14:textId="7B3B03CB" w:rsidR="00287A15" w:rsidRPr="00287A15" w:rsidRDefault="002C3851" w:rsidP="00287A15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2C3851">
        <w:rPr>
          <w:color w:val="000000" w:themeColor="text1"/>
        </w:rPr>
        <w:fldChar w:fldCharType="begin"/>
      </w:r>
      <w:r w:rsidRPr="002C3851">
        <w:rPr>
          <w:color w:val="000000" w:themeColor="text1"/>
        </w:rPr>
        <w:instrText xml:space="preserve"> ADDIN ZOTERO_BIBL {"uncited":[],"omitted":[],"custom":[]} CSL_BIBLIOGRAPHY </w:instrText>
      </w:r>
      <w:r w:rsidRPr="002C3851">
        <w:rPr>
          <w:color w:val="000000" w:themeColor="text1"/>
        </w:rPr>
        <w:fldChar w:fldCharType="separate"/>
      </w:r>
      <w:r w:rsidR="00287A15" w:rsidRPr="00287A15">
        <w:rPr>
          <w:rFonts w:ascii="Times New Roman" w:hAnsi="Times New Roman" w:cs="Times New Roman"/>
          <w:sz w:val="24"/>
        </w:rPr>
        <w:t xml:space="preserve">Ahmadi, Zakieh, and Tabandeh Sadeghi. 2017. “Application of the Betty Neuman Systems Model in the Nursing Care of Patients/Clients with Multiple Sclerosis.” </w:t>
      </w:r>
      <w:r w:rsidR="00287A15" w:rsidRPr="00287A15">
        <w:rPr>
          <w:rFonts w:ascii="Times New Roman" w:hAnsi="Times New Roman" w:cs="Times New Roman"/>
          <w:i/>
          <w:iCs/>
          <w:sz w:val="24"/>
        </w:rPr>
        <w:t>Multiple Sclerosis Journal–Experimental, Translational and Clinical</w:t>
      </w:r>
      <w:r w:rsidR="00287A15" w:rsidRPr="00287A15">
        <w:rPr>
          <w:rFonts w:ascii="Times New Roman" w:hAnsi="Times New Roman" w:cs="Times New Roman"/>
          <w:sz w:val="24"/>
        </w:rPr>
        <w:t xml:space="preserve"> 3(3): 2055217317726798.</w:t>
      </w:r>
    </w:p>
    <w:p w14:paraId="447ED231" w14:textId="77777777" w:rsidR="00287A15" w:rsidRPr="00287A15" w:rsidRDefault="00287A15" w:rsidP="00287A15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287A15">
        <w:rPr>
          <w:rFonts w:ascii="Times New Roman" w:hAnsi="Times New Roman" w:cs="Times New Roman"/>
          <w:sz w:val="24"/>
        </w:rPr>
        <w:t xml:space="preserve">Smith, Marlaine C., and Marilyn E. Parker. 2015. </w:t>
      </w:r>
      <w:r w:rsidRPr="00287A15">
        <w:rPr>
          <w:rFonts w:ascii="Times New Roman" w:hAnsi="Times New Roman" w:cs="Times New Roman"/>
          <w:i/>
          <w:iCs/>
          <w:sz w:val="24"/>
        </w:rPr>
        <w:t>Nursing Theories and Nursing Practice</w:t>
      </w:r>
      <w:r w:rsidRPr="00287A15">
        <w:rPr>
          <w:rFonts w:ascii="Times New Roman" w:hAnsi="Times New Roman" w:cs="Times New Roman"/>
          <w:sz w:val="24"/>
        </w:rPr>
        <w:t>. FA Davis.</w:t>
      </w:r>
    </w:p>
    <w:p w14:paraId="731A6308" w14:textId="09831B8D" w:rsidR="00357A88" w:rsidRPr="002C3851" w:rsidRDefault="002C3851" w:rsidP="00287A15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C385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357A88" w:rsidRPr="002C3851" w:rsidSect="00C74D28">
      <w:head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AECAC9" w14:textId="77777777" w:rsidR="00290344" w:rsidRDefault="00290344">
      <w:pPr>
        <w:spacing w:after="0" w:line="240" w:lineRule="auto"/>
      </w:pPr>
      <w:r>
        <w:separator/>
      </w:r>
    </w:p>
  </w:endnote>
  <w:endnote w:type="continuationSeparator" w:id="0">
    <w:p w14:paraId="3DD7D81B" w14:textId="77777777" w:rsidR="00290344" w:rsidRDefault="002903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C76CF6" w14:textId="77777777" w:rsidR="00290344" w:rsidRDefault="00290344">
      <w:pPr>
        <w:spacing w:after="0" w:line="240" w:lineRule="auto"/>
      </w:pPr>
      <w:r>
        <w:separator/>
      </w:r>
    </w:p>
  </w:footnote>
  <w:footnote w:type="continuationSeparator" w:id="0">
    <w:p w14:paraId="158CB646" w14:textId="77777777" w:rsidR="00290344" w:rsidRDefault="0029034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ABD0B33" w14:textId="54AB7657" w:rsidR="00A106AF" w:rsidRPr="001A02CC" w:rsidRDefault="00290344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556017" w:rsidRPr="00556017">
      <w:rPr>
        <w:rFonts w:ascii="Times New Roman" w:hAnsi="Times New Roman" w:cs="Times New Roman"/>
        <w:sz w:val="24"/>
        <w:szCs w:val="24"/>
      </w:rPr>
      <w:t>Healthcare and Nursing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F78C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51638024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4227EF" w14:textId="702C0517" w:rsidR="00A106AF" w:rsidRPr="001A02CC" w:rsidRDefault="00290344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556017">
      <w:rPr>
        <w:rFonts w:ascii="Times New Roman" w:hAnsi="Times New Roman" w:cs="Times New Roman"/>
        <w:sz w:val="24"/>
        <w:szCs w:val="24"/>
      </w:rPr>
      <w:t>Healthcare and Nursing</w:t>
    </w:r>
    <w:r w:rsidR="005B36F5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5F78CF">
      <w:rPr>
        <w:rFonts w:ascii="Times New Roman" w:hAnsi="Times New Roman" w:cs="Times New Roman"/>
        <w:noProof/>
        <w:sz w:val="24"/>
        <w:szCs w:val="24"/>
      </w:rPr>
      <w:t>2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C02B273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D3D5DC7"/>
    <w:multiLevelType w:val="multilevel"/>
    <w:tmpl w:val="E62CC0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W1NLM0MLUwsTQzsDRR0lEKTi0uzszPAykwqgUAsOwA+ywAAAA="/>
  </w:docVars>
  <w:rsids>
    <w:rsidRoot w:val="0008177B"/>
    <w:rsid w:val="00002ED3"/>
    <w:rsid w:val="00006B40"/>
    <w:rsid w:val="000175BA"/>
    <w:rsid w:val="00023FA6"/>
    <w:rsid w:val="00024ABE"/>
    <w:rsid w:val="000254ED"/>
    <w:rsid w:val="00031170"/>
    <w:rsid w:val="00034E36"/>
    <w:rsid w:val="00040E21"/>
    <w:rsid w:val="00045047"/>
    <w:rsid w:val="00064440"/>
    <w:rsid w:val="00071223"/>
    <w:rsid w:val="00076C72"/>
    <w:rsid w:val="0008177B"/>
    <w:rsid w:val="00085549"/>
    <w:rsid w:val="00090057"/>
    <w:rsid w:val="0009207A"/>
    <w:rsid w:val="0009373B"/>
    <w:rsid w:val="000961C0"/>
    <w:rsid w:val="000972AE"/>
    <w:rsid w:val="000A6EE1"/>
    <w:rsid w:val="000C4677"/>
    <w:rsid w:val="000D5139"/>
    <w:rsid w:val="000D537D"/>
    <w:rsid w:val="000E4547"/>
    <w:rsid w:val="000E60FE"/>
    <w:rsid w:val="000F5C0F"/>
    <w:rsid w:val="0011275D"/>
    <w:rsid w:val="001277D7"/>
    <w:rsid w:val="00130A33"/>
    <w:rsid w:val="00141074"/>
    <w:rsid w:val="00141C9F"/>
    <w:rsid w:val="001433E7"/>
    <w:rsid w:val="00143D66"/>
    <w:rsid w:val="00143EDD"/>
    <w:rsid w:val="0014559C"/>
    <w:rsid w:val="0015062D"/>
    <w:rsid w:val="00187C02"/>
    <w:rsid w:val="001A02CC"/>
    <w:rsid w:val="001A0404"/>
    <w:rsid w:val="001A7472"/>
    <w:rsid w:val="001B2CB0"/>
    <w:rsid w:val="001C4F34"/>
    <w:rsid w:val="001D302F"/>
    <w:rsid w:val="001D5169"/>
    <w:rsid w:val="001D71B8"/>
    <w:rsid w:val="001D72A8"/>
    <w:rsid w:val="001E4034"/>
    <w:rsid w:val="001F5766"/>
    <w:rsid w:val="001F7624"/>
    <w:rsid w:val="0020390C"/>
    <w:rsid w:val="00210803"/>
    <w:rsid w:val="002126BC"/>
    <w:rsid w:val="00213F77"/>
    <w:rsid w:val="00217425"/>
    <w:rsid w:val="00247A02"/>
    <w:rsid w:val="0025247C"/>
    <w:rsid w:val="0026072D"/>
    <w:rsid w:val="00267851"/>
    <w:rsid w:val="002777E7"/>
    <w:rsid w:val="002804B8"/>
    <w:rsid w:val="00282CBA"/>
    <w:rsid w:val="00284B0D"/>
    <w:rsid w:val="00287A15"/>
    <w:rsid w:val="00287B4B"/>
    <w:rsid w:val="00290344"/>
    <w:rsid w:val="002A5792"/>
    <w:rsid w:val="002C3851"/>
    <w:rsid w:val="002C5353"/>
    <w:rsid w:val="002C5E14"/>
    <w:rsid w:val="002D4979"/>
    <w:rsid w:val="00315B39"/>
    <w:rsid w:val="00323259"/>
    <w:rsid w:val="00332218"/>
    <w:rsid w:val="00334AD8"/>
    <w:rsid w:val="00336CA3"/>
    <w:rsid w:val="0034125C"/>
    <w:rsid w:val="003448D7"/>
    <w:rsid w:val="003450E0"/>
    <w:rsid w:val="00347131"/>
    <w:rsid w:val="00355ABA"/>
    <w:rsid w:val="00357A88"/>
    <w:rsid w:val="00365A07"/>
    <w:rsid w:val="00371658"/>
    <w:rsid w:val="0037389B"/>
    <w:rsid w:val="00383807"/>
    <w:rsid w:val="003D2612"/>
    <w:rsid w:val="003E0446"/>
    <w:rsid w:val="003F30CE"/>
    <w:rsid w:val="003F421D"/>
    <w:rsid w:val="004059F0"/>
    <w:rsid w:val="00410AEC"/>
    <w:rsid w:val="0042675A"/>
    <w:rsid w:val="0043024F"/>
    <w:rsid w:val="00432057"/>
    <w:rsid w:val="00437761"/>
    <w:rsid w:val="00453F7A"/>
    <w:rsid w:val="00460349"/>
    <w:rsid w:val="004637EA"/>
    <w:rsid w:val="004672E9"/>
    <w:rsid w:val="00471063"/>
    <w:rsid w:val="00487440"/>
    <w:rsid w:val="00487EC4"/>
    <w:rsid w:val="004A07E8"/>
    <w:rsid w:val="004B2597"/>
    <w:rsid w:val="004B72F6"/>
    <w:rsid w:val="004D0EE0"/>
    <w:rsid w:val="004E2425"/>
    <w:rsid w:val="00506F1F"/>
    <w:rsid w:val="00511035"/>
    <w:rsid w:val="00525633"/>
    <w:rsid w:val="00525FDC"/>
    <w:rsid w:val="00550EFD"/>
    <w:rsid w:val="00556017"/>
    <w:rsid w:val="00594098"/>
    <w:rsid w:val="005B36F5"/>
    <w:rsid w:val="005B43DA"/>
    <w:rsid w:val="005C0F06"/>
    <w:rsid w:val="005C20F1"/>
    <w:rsid w:val="005C2489"/>
    <w:rsid w:val="005C7FB5"/>
    <w:rsid w:val="005D03C9"/>
    <w:rsid w:val="005D4D2B"/>
    <w:rsid w:val="005F2E1C"/>
    <w:rsid w:val="005F4083"/>
    <w:rsid w:val="005F78CF"/>
    <w:rsid w:val="0060705A"/>
    <w:rsid w:val="006148A1"/>
    <w:rsid w:val="00634E15"/>
    <w:rsid w:val="0064671B"/>
    <w:rsid w:val="00664811"/>
    <w:rsid w:val="00670012"/>
    <w:rsid w:val="0067261A"/>
    <w:rsid w:val="006752F2"/>
    <w:rsid w:val="00687186"/>
    <w:rsid w:val="006938E2"/>
    <w:rsid w:val="006A0724"/>
    <w:rsid w:val="006B1FF2"/>
    <w:rsid w:val="006B2BD3"/>
    <w:rsid w:val="006E156D"/>
    <w:rsid w:val="006E63B9"/>
    <w:rsid w:val="006F00AD"/>
    <w:rsid w:val="00701ACE"/>
    <w:rsid w:val="00706F79"/>
    <w:rsid w:val="00712960"/>
    <w:rsid w:val="00715E21"/>
    <w:rsid w:val="00726CF2"/>
    <w:rsid w:val="00747B4E"/>
    <w:rsid w:val="00752236"/>
    <w:rsid w:val="00753EE1"/>
    <w:rsid w:val="007642EC"/>
    <w:rsid w:val="00764D8B"/>
    <w:rsid w:val="007B30BD"/>
    <w:rsid w:val="007C2F25"/>
    <w:rsid w:val="007C30FD"/>
    <w:rsid w:val="007C6293"/>
    <w:rsid w:val="007D2E69"/>
    <w:rsid w:val="007D591A"/>
    <w:rsid w:val="007E3EC1"/>
    <w:rsid w:val="00807E6C"/>
    <w:rsid w:val="00820904"/>
    <w:rsid w:val="0082673A"/>
    <w:rsid w:val="00834311"/>
    <w:rsid w:val="008429F7"/>
    <w:rsid w:val="00842BFD"/>
    <w:rsid w:val="00862032"/>
    <w:rsid w:val="00876C6A"/>
    <w:rsid w:val="00877CA7"/>
    <w:rsid w:val="008A5E66"/>
    <w:rsid w:val="008A6E3E"/>
    <w:rsid w:val="008B4F7C"/>
    <w:rsid w:val="008C33DD"/>
    <w:rsid w:val="008C3A8D"/>
    <w:rsid w:val="008D7288"/>
    <w:rsid w:val="008E01AB"/>
    <w:rsid w:val="008E27B8"/>
    <w:rsid w:val="008E3550"/>
    <w:rsid w:val="008F0A2C"/>
    <w:rsid w:val="008F646B"/>
    <w:rsid w:val="009001EA"/>
    <w:rsid w:val="00901066"/>
    <w:rsid w:val="00901E2E"/>
    <w:rsid w:val="00913564"/>
    <w:rsid w:val="0092355D"/>
    <w:rsid w:val="00932CD1"/>
    <w:rsid w:val="0093635F"/>
    <w:rsid w:val="00943EEF"/>
    <w:rsid w:val="0094755B"/>
    <w:rsid w:val="00953628"/>
    <w:rsid w:val="00956F60"/>
    <w:rsid w:val="009823FF"/>
    <w:rsid w:val="009A1682"/>
    <w:rsid w:val="009B5611"/>
    <w:rsid w:val="009C719E"/>
    <w:rsid w:val="009D0DE3"/>
    <w:rsid w:val="009E485E"/>
    <w:rsid w:val="009E7DEA"/>
    <w:rsid w:val="009F426C"/>
    <w:rsid w:val="009F7DA0"/>
    <w:rsid w:val="00A106AF"/>
    <w:rsid w:val="00A13A06"/>
    <w:rsid w:val="00A20DB5"/>
    <w:rsid w:val="00A4374D"/>
    <w:rsid w:val="00A66AF5"/>
    <w:rsid w:val="00A67E8F"/>
    <w:rsid w:val="00A92A12"/>
    <w:rsid w:val="00AA50C3"/>
    <w:rsid w:val="00AB2058"/>
    <w:rsid w:val="00AC574D"/>
    <w:rsid w:val="00AC5856"/>
    <w:rsid w:val="00AD33B3"/>
    <w:rsid w:val="00AD50DE"/>
    <w:rsid w:val="00AF55B4"/>
    <w:rsid w:val="00B01520"/>
    <w:rsid w:val="00B06D61"/>
    <w:rsid w:val="00B23F6D"/>
    <w:rsid w:val="00B32911"/>
    <w:rsid w:val="00B405F9"/>
    <w:rsid w:val="00B609FC"/>
    <w:rsid w:val="00B70C3A"/>
    <w:rsid w:val="00B73412"/>
    <w:rsid w:val="00B77D70"/>
    <w:rsid w:val="00B8755B"/>
    <w:rsid w:val="00BA1045"/>
    <w:rsid w:val="00BC2C84"/>
    <w:rsid w:val="00BC7805"/>
    <w:rsid w:val="00BE295C"/>
    <w:rsid w:val="00BF0DF3"/>
    <w:rsid w:val="00BF32FA"/>
    <w:rsid w:val="00C16B0C"/>
    <w:rsid w:val="00C2518D"/>
    <w:rsid w:val="00C2746F"/>
    <w:rsid w:val="00C30C9C"/>
    <w:rsid w:val="00C30E9E"/>
    <w:rsid w:val="00C4062F"/>
    <w:rsid w:val="00C42FF4"/>
    <w:rsid w:val="00C5356B"/>
    <w:rsid w:val="00C57619"/>
    <w:rsid w:val="00C64E95"/>
    <w:rsid w:val="00C74D28"/>
    <w:rsid w:val="00C75C92"/>
    <w:rsid w:val="00C774B3"/>
    <w:rsid w:val="00C81F15"/>
    <w:rsid w:val="00C9040A"/>
    <w:rsid w:val="00C96341"/>
    <w:rsid w:val="00CA103B"/>
    <w:rsid w:val="00CA2688"/>
    <w:rsid w:val="00CA422D"/>
    <w:rsid w:val="00CC176B"/>
    <w:rsid w:val="00CC6829"/>
    <w:rsid w:val="00CD24E7"/>
    <w:rsid w:val="00CD3EBF"/>
    <w:rsid w:val="00CF0A51"/>
    <w:rsid w:val="00D01737"/>
    <w:rsid w:val="00D156FC"/>
    <w:rsid w:val="00D16E0A"/>
    <w:rsid w:val="00D22A8F"/>
    <w:rsid w:val="00D24B09"/>
    <w:rsid w:val="00D25805"/>
    <w:rsid w:val="00D35D03"/>
    <w:rsid w:val="00D434CA"/>
    <w:rsid w:val="00D45B0E"/>
    <w:rsid w:val="00D46875"/>
    <w:rsid w:val="00D5076D"/>
    <w:rsid w:val="00D60050"/>
    <w:rsid w:val="00D620E3"/>
    <w:rsid w:val="00D62605"/>
    <w:rsid w:val="00D62E1C"/>
    <w:rsid w:val="00D819BF"/>
    <w:rsid w:val="00D95087"/>
    <w:rsid w:val="00DA2987"/>
    <w:rsid w:val="00DA77AE"/>
    <w:rsid w:val="00DB2F44"/>
    <w:rsid w:val="00DB3F05"/>
    <w:rsid w:val="00DC72D1"/>
    <w:rsid w:val="00DD660B"/>
    <w:rsid w:val="00DD70E4"/>
    <w:rsid w:val="00DF22BD"/>
    <w:rsid w:val="00E07F50"/>
    <w:rsid w:val="00E3227F"/>
    <w:rsid w:val="00E40F69"/>
    <w:rsid w:val="00E61F29"/>
    <w:rsid w:val="00E724C4"/>
    <w:rsid w:val="00E85934"/>
    <w:rsid w:val="00E95753"/>
    <w:rsid w:val="00E9582E"/>
    <w:rsid w:val="00EA0B48"/>
    <w:rsid w:val="00EB0B02"/>
    <w:rsid w:val="00EB0E33"/>
    <w:rsid w:val="00EB6D29"/>
    <w:rsid w:val="00EC34C1"/>
    <w:rsid w:val="00EC6E94"/>
    <w:rsid w:val="00EF1641"/>
    <w:rsid w:val="00F02DA3"/>
    <w:rsid w:val="00F2461F"/>
    <w:rsid w:val="00F33CF4"/>
    <w:rsid w:val="00F34A13"/>
    <w:rsid w:val="00F379A9"/>
    <w:rsid w:val="00F4029A"/>
    <w:rsid w:val="00F41228"/>
    <w:rsid w:val="00F4445C"/>
    <w:rsid w:val="00F60147"/>
    <w:rsid w:val="00F63230"/>
    <w:rsid w:val="00F65050"/>
    <w:rsid w:val="00F748B8"/>
    <w:rsid w:val="00F768B4"/>
    <w:rsid w:val="00F84D74"/>
    <w:rsid w:val="00F86CA7"/>
    <w:rsid w:val="00F94B9F"/>
    <w:rsid w:val="00FA70AB"/>
    <w:rsid w:val="00FB0E43"/>
    <w:rsid w:val="00FD1DAB"/>
    <w:rsid w:val="00FD2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1CFD5F"/>
  <w15:docId w15:val="{EE4FBB11-C245-43F7-941F-1FE3286B30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70012"/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2C3851"/>
    <w:pPr>
      <w:spacing w:after="24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A2CC04-B68C-46F8-8936-A7097FA576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55</Words>
  <Characters>4875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Someone</cp:lastModifiedBy>
  <cp:revision>2</cp:revision>
  <dcterms:created xsi:type="dcterms:W3CDTF">2019-12-25T08:40:00Z</dcterms:created>
  <dcterms:modified xsi:type="dcterms:W3CDTF">2019-12-25T0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YtTvgPIG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